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8C1648">
        <w:rPr>
          <w:vertAlign w:val="superscript"/>
        </w:rPr>
        <w:t>2</w:t>
      </w:r>
      <w:r>
        <w:t>, Rex R. Malmstrom</w:t>
      </w:r>
      <w:r w:rsidR="008C1648">
        <w:rPr>
          <w:vertAlign w:val="superscript"/>
        </w:rPr>
        <w:t>3</w:t>
      </w:r>
      <w:r>
        <w:t>, Stefan Bertilsso</w:t>
      </w:r>
      <w:r w:rsidR="008C1648">
        <w:t>n</w:t>
      </w:r>
      <w:r w:rsidR="008C1648" w:rsidRPr="008C1648">
        <w:rPr>
          <w:vertAlign w:val="superscript"/>
        </w:rPr>
        <w:t>4</w:t>
      </w:r>
      <w:r>
        <w:t>, Katherine D. McMahon</w:t>
      </w:r>
      <w:r w:rsidR="00426301" w:rsidRPr="00426301">
        <w:rPr>
          <w:vertAlign w:val="superscript"/>
        </w:rPr>
        <w:t>1,</w:t>
      </w:r>
      <w:r w:rsidR="008C1648">
        <w:rPr>
          <w:vertAlign w:val="superscript"/>
        </w:rPr>
        <w:t>5</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893C86">
        <w:t>University of Wisconsin-Madison Environmental Chem</w:t>
      </w:r>
      <w:bookmarkStart w:id="0" w:name="_GoBack"/>
      <w:bookmarkEnd w:id="0"/>
      <w:r w:rsidR="00893C86">
        <w:t xml:space="preserve">istry and Technology Program, </w:t>
      </w:r>
      <w:r w:rsidR="008C1648">
        <w:rPr>
          <w:vertAlign w:val="superscript"/>
        </w:rPr>
        <w:t>3</w:t>
      </w:r>
      <w:r w:rsidR="00426301">
        <w:t xml:space="preserve">Department of Energy Joint Genome Institute, </w:t>
      </w:r>
      <w:r w:rsidR="008C1648">
        <w:rPr>
          <w:vertAlign w:val="superscript"/>
        </w:rPr>
        <w:t>4</w:t>
      </w:r>
      <w:r w:rsidR="005555E0">
        <w:t>Department of Ecology and Genetics, Limnology and Science for Life Laboratory</w:t>
      </w:r>
      <w:r w:rsidR="00426301">
        <w:t>, Uppsala Universi</w:t>
      </w:r>
      <w:r w:rsidR="005555E0">
        <w:t>ty</w:t>
      </w:r>
      <w:r w:rsidR="008C1648">
        <w:t xml:space="preserve">, </w:t>
      </w:r>
      <w:r w:rsidR="008C1648">
        <w:rPr>
          <w:vertAlign w:val="superscript"/>
        </w:rPr>
        <w:t>5</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C14ABA">
        <w:t>35</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t xml:space="preserve">Cyanobacteria </w:t>
      </w:r>
      <w:r w:rsidR="00C14ABA">
        <w:t>MAGs</w:t>
      </w:r>
      <w:r>
        <w:t xml:space="preserve"> in Lake Mendota and in </w:t>
      </w:r>
      <w:proofErr w:type="spellStart"/>
      <w:r>
        <w:t>Chlorobiales</w:t>
      </w:r>
      <w:proofErr w:type="spellEnd"/>
      <w:r w:rsidR="00C14ABA">
        <w:t xml:space="preserve"> MAGs</w:t>
      </w:r>
      <w:r>
        <w:t xml:space="preserve"> in Trout Bog. Cyanobacteria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nutrient cycling as the degradation of </w:t>
      </w:r>
      <w:r w:rsidR="00702D24">
        <w:t>DOC</w:t>
      </w:r>
      <w:r>
        <w:t>.</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 xml:space="preserve">ese </w:t>
      </w:r>
      <w:r w:rsidR="00C14ABA">
        <w:lastRenderedPageBreak/>
        <w:t>MAGs were</w:t>
      </w:r>
      <w:r>
        <w:t xml:space="preserve">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DOE JGI under 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A87224">
        <w:t>;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Further details about the 16S dataset processing are available on GitHub</w:t>
      </w:r>
      <w:r w:rsidR="00443746">
        <w:t xml:space="preserve"> </w:t>
      </w:r>
      <w:r w:rsidR="00443746" w:rsidRPr="002C4D58">
        <w:t>&lt;https://github.com/McMahonLab/MAGstravaganza&gt;</w:t>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w:t>
      </w:r>
      <w:r w:rsidR="00180B02">
        <w:lastRenderedPageBreak/>
        <w:t xml:space="preserve">metagenomes </w:t>
      </w:r>
      <w:r>
        <w:t>were mapped to the assembled contigs using the Burrows-Wheeler Aligner</w:t>
      </w:r>
      <w:r w:rsidR="001D1459">
        <w:t xml:space="preserve"> (≥ 95% 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with a cutoff of 30</w:t>
      </w:r>
      <w:r w:rsidR="00443746">
        <w:t xml:space="preserve"> percent identity</w:t>
      </w:r>
      <w:r>
        <w:t xml:space="preserve"> across the length of the ORF.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lastRenderedPageBreak/>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 w:name="_wkxuqpnkgwuw" w:colFirst="0" w:colLast="0"/>
      <w:bookmarkEnd w:id="1"/>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443746">
        <w:t>a</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5F572D">
        <w:t xml:space="preserve"> (Data S5)</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were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2, </w:t>
      </w:r>
      <w:r w:rsidRPr="00CB4C7D">
        <w:t>Data S4</w:t>
      </w:r>
      <w:r>
        <w:t xml:space="preserve">). </w:t>
      </w:r>
      <w:r w:rsidR="008C29DF">
        <w:t>However, s</w:t>
      </w:r>
      <w:r>
        <w:t xml:space="preserve">ome </w:t>
      </w:r>
      <w:r w:rsidR="00CC5549">
        <w:t>taxa</w:t>
      </w:r>
      <w:r w:rsidR="008C29DF">
        <w:t>, including</w:t>
      </w:r>
      <w:r>
        <w:t xml:space="preserve">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rsidR="008C29DF">
        <w:t>,</w:t>
      </w:r>
      <w:r>
        <w:t xml:space="preserve"> were represented by MAGs but</w:t>
      </w:r>
      <w:r w:rsidR="008C29DF">
        <w:t xml:space="preserve"> not identified in the 16S gene amplicon datasets</w:t>
      </w:r>
      <w:r>
        <w:t xml:space="preserve">. </w:t>
      </w:r>
      <w:proofErr w:type="spellStart"/>
      <w:r>
        <w:t>Chlorobi</w:t>
      </w:r>
      <w:proofErr w:type="spellEnd"/>
      <w:r w:rsidR="008C29DF">
        <w:t>, which</w:t>
      </w:r>
      <w:r>
        <w:t xml:space="preserve"> </w:t>
      </w:r>
      <w:r w:rsidR="008C29DF">
        <w:t>was</w:t>
      </w:r>
      <w:r>
        <w:t xml:space="preserve"> overrepresented by MAG coverage compared to 16S rRNA gene counts, while Proteobacteri</w:t>
      </w:r>
      <w:r w:rsidR="008C29DF">
        <w:t>a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lastRenderedPageBreak/>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w:t>
      </w:r>
      <w:r>
        <w:t xml:space="preserve"> </w:t>
      </w:r>
      <w:r w:rsidR="005F572D">
        <w:t>(Figure 1)</w:t>
      </w:r>
      <w:r w:rsidR="00933DA9">
        <w:t>, along with phylogenetic differenc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046BFF">
        <w:t xml:space="preserve">. </w:t>
      </w:r>
      <w:r>
        <w:t>T</w:t>
      </w:r>
      <w:r w:rsidR="00046BFF">
        <w:t xml:space="preserve">he nitrogenase enzyme is inhibited by oxygen, </w:t>
      </w:r>
      <w:r>
        <w:t xml:space="preserve">which could explain the higher abundance of </w:t>
      </w:r>
      <w:r w:rsidR="00046BFF">
        <w:t>nitrogen</w:t>
      </w:r>
      <w:r>
        <w:t xml:space="preserve">ase </w:t>
      </w:r>
      <w:r w:rsidR="00046BFF">
        <w:t xml:space="preserve">anoxic </w:t>
      </w:r>
      <w:r>
        <w:t>hypolimnion</w:t>
      </w:r>
      <w:r w:rsidR="00046BFF">
        <w:t xml:space="preserve"> of Trout Bog. </w:t>
      </w:r>
      <w:r>
        <w:t>We further analyzed MAGs containing genes encoding nitrogenase and found</w:t>
      </w:r>
      <w:r w:rsidR="00046BFF">
        <w:t xml:space="preserve"> differences in the taxonomy of putative diazotrophs between the two ecosystems (</w:t>
      </w:r>
      <w:r w:rsidR="005F572D">
        <w:t xml:space="preserve">Figure 3,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Cyanobacteria</w:t>
      </w:r>
      <w:r w:rsidR="00046BFF">
        <w:t xml:space="preserve">, </w:t>
      </w:r>
      <w:r w:rsidR="00936094">
        <w:t>while the other third was</w:t>
      </w:r>
      <w:r w:rsidR="00046BFF">
        <w:t xml:space="preserve"> assigned to Betaproteobacteria, and </w:t>
      </w:r>
      <w:proofErr w:type="spellStart"/>
      <w:r w:rsidR="00046BFF">
        <w:t>Gammaproteobacteria</w:t>
      </w:r>
      <w:proofErr w:type="spellEnd"/>
      <w:r w:rsidR="00046BFF">
        <w:t xml:space="preserve">. </w:t>
      </w:r>
      <w:r w:rsidR="0074129B">
        <w:t>Although not all Cyanobacteria fix nitrogen, p</w:t>
      </w:r>
      <w:r w:rsidR="00936094">
        <w:t xml:space="preserve">revious measurements of nitrogen fixation in Lake Mendota found a strong correlation between this pathway and the Cyanobacteria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Deltaproteobacteria, </w:t>
      </w:r>
      <w:proofErr w:type="spellStart"/>
      <w:r w:rsidR="00046BFF">
        <w:t>Gammaproteobacteria</w:t>
      </w:r>
      <w:proofErr w:type="spellEnd"/>
      <w:r w:rsidR="00046BFF">
        <w:t xml:space="preserve">, </w:t>
      </w:r>
      <w:proofErr w:type="spellStart"/>
      <w:r w:rsidR="00046BFF">
        <w:t>Epsilonproteobacteria</w:t>
      </w:r>
      <w:proofErr w:type="spellEnd"/>
      <w:r w:rsidR="00046BFF">
        <w:t xml:space="preserve">, </w:t>
      </w:r>
      <w:proofErr w:type="spellStart"/>
      <w:r w:rsidR="00046BFF">
        <w:t>Acidobacteria</w:t>
      </w:r>
      <w:proofErr w:type="spellEnd"/>
      <w:r w:rsidR="00046BFF">
        <w:t xml:space="preserve">, </w:t>
      </w:r>
      <w:proofErr w:type="spellStart"/>
      <w:r w:rsidR="00046BFF">
        <w:t>Verrucomicrobia</w:t>
      </w:r>
      <w:proofErr w:type="spellEnd"/>
      <w:r w:rsidR="00046BFF">
        <w:t xml:space="preserve">, </w:t>
      </w:r>
      <w:proofErr w:type="spellStart"/>
      <w:r w:rsidR="00046BFF">
        <w:t>Chlorobi</w:t>
      </w:r>
      <w:proofErr w:type="spellEnd"/>
      <w:r w:rsidR="00046BFF">
        <w:t xml:space="preserve">, and Bacteroidetes. </w:t>
      </w:r>
      <w:r w:rsidR="008F3E06">
        <w:t xml:space="preserve">The </w:t>
      </w:r>
      <w:r w:rsidR="008F3E06">
        <w:lastRenderedPageBreak/>
        <w:t>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proofErr w:type="gramStart"/>
      <w:r w:rsidR="00297B75">
        <w:t>with the exception of</w:t>
      </w:r>
      <w:proofErr w:type="gramEnd"/>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 xml:space="preserve">observed at similar frequencies in population genomes from all </w:t>
      </w:r>
      <w:proofErr w:type="spellStart"/>
      <w:r w:rsidR="00297B75">
        <w:t>envrionments</w:t>
      </w:r>
      <w:proofErr w:type="spellEnd"/>
      <w:r w:rsidR="00046BFF">
        <w:t xml:space="preserve"> (Fig</w:t>
      </w:r>
      <w:r w:rsidR="005F572D">
        <w:t>ure</w:t>
      </w:r>
      <w:r w:rsidR="00046BFF">
        <w:t xml:space="preserve"> 3).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Actinobacteria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i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873AF2">
        <w:t xml:space="preserve">(Data S5)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B32BF2">
        <w:t xml:space="preserve"> (Data S5)</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873AF2">
        <w:t xml:space="preserve"> (Figure 3)</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w:t>
      </w:r>
      <w:proofErr w:type="gramStart"/>
      <w:r w:rsidR="00046BFF">
        <w:t>reduction</w:t>
      </w:r>
      <w:r>
        <w:t xml:space="preserve">, </w:t>
      </w:r>
      <w:r w:rsidR="00046BFF">
        <w:t xml:space="preserve"> </w:t>
      </w:r>
      <w:r>
        <w:t>suggesting</w:t>
      </w:r>
      <w:proofErr w:type="gramEnd"/>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the epilimnion of Trout Bog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 xml:space="preserve">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t>Chlorobiales</w:t>
      </w:r>
      <w:proofErr w:type="spellEnd"/>
      <w: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t>Chlorobiales</w:t>
      </w:r>
      <w:proofErr w:type="spellEnd"/>
      <w:r w:rsidR="00280E6F">
        <w:t xml:space="preserve"> 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t>Chlorobiales</w:t>
      </w:r>
      <w:proofErr w:type="spellEnd"/>
      <w:r>
        <w:t xml:space="preserve"> 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5B23">
        <w:t>As,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Proteobacteri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t>Verrucomicrobia</w:t>
      </w:r>
      <w:proofErr w:type="spellEnd"/>
      <w:r w:rsidR="00046BFF">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w:t>
      </w:r>
      <w:proofErr w:type="gramStart"/>
      <w:r w:rsidR="00046BFF">
        <w:t>all</w:t>
      </w:r>
      <w:r>
        <w:t xml:space="preserve"> of</w:t>
      </w:r>
      <w:proofErr w:type="gramEnd"/>
      <w:r>
        <w:t xml:space="preserve">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160CB">
        <w:t xml:space="preserve"> (Fig. 4)</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w:t>
      </w:r>
      <w:r w:rsidR="00D04A5D">
        <w:t>from Trout Bog’s hypolimnion</w:t>
      </w:r>
      <w:r>
        <w:t xml:space="preserve">. </w:t>
      </w:r>
      <w:r w:rsidR="00D04A5D">
        <w:t xml:space="preserve">Two of these orders, </w:t>
      </w:r>
      <w:proofErr w:type="spellStart"/>
      <w:r w:rsidR="00D04A5D">
        <w:t>Sphingobacteriales</w:t>
      </w:r>
      <w:proofErr w:type="spellEnd"/>
      <w:r w:rsidR="00D04A5D">
        <w:t xml:space="preserve"> and </w:t>
      </w:r>
      <w:proofErr w:type="spellStart"/>
      <w:r w:rsidR="00D04A5D">
        <w:t>Verrucomicrobiales</w:t>
      </w:r>
      <w:proofErr w:type="spellEnd"/>
      <w:r w:rsidR="00D04A5D">
        <w:t>,</w:t>
      </w:r>
      <w:r>
        <w:t xml:space="preserve"> also </w:t>
      </w:r>
      <w:r w:rsidR="00D04A5D">
        <w:t xml:space="preserve">contained MAGs with high GH coding </w:t>
      </w:r>
      <w:proofErr w:type="spellStart"/>
      <w:r w:rsidR="00D04A5D">
        <w:t>densitys</w:t>
      </w:r>
      <w:proofErr w:type="spellEnd"/>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t xml:space="preserve"> 3).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has shown that abundance of genes annotated as GH families may be misleading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t xml:space="preserve"> 3).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Bacteroidetes and Betaproteobacteria </w:t>
      </w:r>
      <w:r w:rsidR="00DE2F1A">
        <w:t>from</w:t>
      </w:r>
      <w:r>
        <w:t xml:space="preserve"> Trout Bog</w:t>
      </w:r>
      <w:r w:rsidR="00DE2F1A">
        <w:t>’s</w:t>
      </w:r>
      <w:r>
        <w:t xml:space="preserve">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w:t>
      </w:r>
      <w:r w:rsidR="00DE2F1A">
        <w:t>in all sites</w:t>
      </w:r>
      <w:r>
        <w:t xml:space="preserve">, in </w:t>
      </w:r>
      <w:proofErr w:type="spellStart"/>
      <w:r>
        <w:t>Acidobacteria</w:t>
      </w:r>
      <w:proofErr w:type="spellEnd"/>
      <w:r>
        <w:t xml:space="preserve"> </w:t>
      </w:r>
      <w:r w:rsidR="00DE2F1A">
        <w:t>from</w:t>
      </w:r>
      <w:r>
        <w:t xml:space="preserve"> Trout Bog (both layers), and in Bacteroidetes and Planctomycetes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w:t>
      </w:r>
      <w:r w:rsidR="00DE2F1A">
        <w:t>from</w:t>
      </w:r>
      <w:r>
        <w:t xml:space="preserve"> Lake Mendota, and members of Bacteroidetes,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Bacteroidetes, Planctomycetes, and </w:t>
      </w:r>
      <w:proofErr w:type="spellStart"/>
      <w:r>
        <w:t>Verrucomicrobia</w:t>
      </w:r>
      <w:proofErr w:type="spellEnd"/>
      <w:r>
        <w:t xml:space="preserve"> </w:t>
      </w:r>
      <w:r w:rsidR="00DE2F1A">
        <w:t>from</w:t>
      </w:r>
      <w:r>
        <w:t xml:space="preserve"> Lake Mendota and Bacteroidetes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w:t>
      </w:r>
      <w:r w:rsidR="004C3850">
        <w:t xml:space="preserve">(now merged with </w:t>
      </w:r>
      <w:proofErr w:type="spellStart"/>
      <w:r w:rsidR="004C3850">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t>Methylotenera</w:t>
      </w:r>
      <w:proofErr w:type="spellEnd"/>
      <w:r>
        <w:t>, while</w:t>
      </w:r>
      <w:r w:rsidR="0074129B">
        <w:t xml:space="preserve"> </w:t>
      </w:r>
      <w:proofErr w:type="spellStart"/>
      <w:r w:rsidR="0074129B">
        <w:t>Methylococcales</w:t>
      </w:r>
      <w:proofErr w:type="spellEnd"/>
      <w:r>
        <w:t xml:space="preserve"> MAGs were potential methane degraders based on the presence of genes encoding methane monooxygenase. </w:t>
      </w:r>
      <w:proofErr w:type="spellStart"/>
      <w: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 xml:space="preserve">rest; this </w:t>
      </w:r>
      <w:r w:rsidR="000640AD">
        <w:t xml:space="preserve">single </w:t>
      </w:r>
      <w:r>
        <w:t xml:space="preserve">MAG only is plotted for each year. Since our analysis of the diversity of MAGs containing nitrogenases showed a strong association between nitrogen fixation and Cyanobacteria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Cyanobacterial </w:t>
      </w:r>
      <w:r w:rsidR="0074129B">
        <w:t>MAG</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w:t>
      </w:r>
      <w:r>
        <w:lastRenderedPageBreak/>
        <w:t xml:space="preserve">found that </w:t>
      </w:r>
      <w:proofErr w:type="spellStart"/>
      <w:r>
        <w:t>phototrophy</w:t>
      </w:r>
      <w:proofErr w:type="spellEnd"/>
      <w:r>
        <w:t xml:space="preserve">, carbon fixation, and nitrogen fixation </w:t>
      </w:r>
      <w:r w:rsidR="0074129B">
        <w:t>co-occurred within</w:t>
      </w:r>
      <w:r>
        <w:t xml:space="preserve"> the abundant phototrophs Cyanobacteria in Lake Mendota and </w:t>
      </w:r>
      <w:proofErr w:type="spellStart"/>
      <w:r>
        <w:t>Chlorobiales</w:t>
      </w:r>
      <w:proofErr w:type="spellEnd"/>
      <w:r>
        <w:t xml:space="preserve"> in Trout Bog. In Lake Mendota, nitrogen fixation was </w:t>
      </w:r>
      <w:r w:rsidR="0074129B">
        <w:t xml:space="preserve">predominantly </w:t>
      </w:r>
      <w:r>
        <w:t xml:space="preserve">associated with Cyanobacteria, </w:t>
      </w:r>
      <w:r w:rsidR="0074129B">
        <w:t xml:space="preserve">it was not associated with any </w:t>
      </w:r>
      <w:proofErr w:type="gramStart"/>
      <w:r w:rsidR="0074129B">
        <w:t>particular taxon</w:t>
      </w:r>
      <w:proofErr w:type="gramEnd"/>
      <w:r w:rsidR="0074129B">
        <w:t xml:space="preserve">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w:t>
      </w:r>
      <w:r w:rsidR="0069102D">
        <w:lastRenderedPageBreak/>
        <w:t xml:space="preserve">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lastRenderedPageBreak/>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The.</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c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integrated microbial g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4246" w:rsidRDefault="00E84246" w:rsidP="00426301">
      <w:pPr>
        <w:spacing w:after="0" w:line="240" w:lineRule="auto"/>
      </w:pPr>
      <w:r>
        <w:separator/>
      </w:r>
    </w:p>
  </w:endnote>
  <w:endnote w:type="continuationSeparator" w:id="0">
    <w:p w:rsidR="00E84246" w:rsidRDefault="00E84246"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74129B" w:rsidRDefault="007412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74129B" w:rsidRDefault="00741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4246" w:rsidRDefault="00E84246" w:rsidP="00426301">
      <w:pPr>
        <w:spacing w:after="0" w:line="240" w:lineRule="auto"/>
      </w:pPr>
      <w:r>
        <w:separator/>
      </w:r>
    </w:p>
  </w:footnote>
  <w:footnote w:type="continuationSeparator" w:id="0">
    <w:p w:rsidR="00E84246" w:rsidRDefault="00E84246"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18CE"/>
    <w:rsid w:val="0008274E"/>
    <w:rsid w:val="00087969"/>
    <w:rsid w:val="000F405C"/>
    <w:rsid w:val="001359E8"/>
    <w:rsid w:val="00142B1E"/>
    <w:rsid w:val="00166966"/>
    <w:rsid w:val="00180B02"/>
    <w:rsid w:val="001D1459"/>
    <w:rsid w:val="001D2345"/>
    <w:rsid w:val="00280E6F"/>
    <w:rsid w:val="00295464"/>
    <w:rsid w:val="00297B75"/>
    <w:rsid w:val="002C4D58"/>
    <w:rsid w:val="003A1F5F"/>
    <w:rsid w:val="003D102A"/>
    <w:rsid w:val="003F0487"/>
    <w:rsid w:val="00412BD0"/>
    <w:rsid w:val="00426301"/>
    <w:rsid w:val="004339D2"/>
    <w:rsid w:val="00443746"/>
    <w:rsid w:val="0047621E"/>
    <w:rsid w:val="004929C6"/>
    <w:rsid w:val="00495B23"/>
    <w:rsid w:val="004C3850"/>
    <w:rsid w:val="004D4F24"/>
    <w:rsid w:val="004F4FB8"/>
    <w:rsid w:val="005555E0"/>
    <w:rsid w:val="00564BB8"/>
    <w:rsid w:val="005F1EC7"/>
    <w:rsid w:val="005F572D"/>
    <w:rsid w:val="00613B0C"/>
    <w:rsid w:val="00622EC1"/>
    <w:rsid w:val="006618AC"/>
    <w:rsid w:val="00670A2E"/>
    <w:rsid w:val="0069102D"/>
    <w:rsid w:val="006E2BB8"/>
    <w:rsid w:val="00702D24"/>
    <w:rsid w:val="00715556"/>
    <w:rsid w:val="00731EB3"/>
    <w:rsid w:val="00735D96"/>
    <w:rsid w:val="0074129B"/>
    <w:rsid w:val="00751BEC"/>
    <w:rsid w:val="00762C09"/>
    <w:rsid w:val="00770B63"/>
    <w:rsid w:val="007B75B0"/>
    <w:rsid w:val="008002E4"/>
    <w:rsid w:val="00832F7B"/>
    <w:rsid w:val="00873AF2"/>
    <w:rsid w:val="008853A5"/>
    <w:rsid w:val="00893C86"/>
    <w:rsid w:val="008C1648"/>
    <w:rsid w:val="008C29DF"/>
    <w:rsid w:val="008E64BD"/>
    <w:rsid w:val="008F3E06"/>
    <w:rsid w:val="009115A6"/>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844B8"/>
    <w:rsid w:val="00BA4CB8"/>
    <w:rsid w:val="00C14ABA"/>
    <w:rsid w:val="00C160CB"/>
    <w:rsid w:val="00C50BFC"/>
    <w:rsid w:val="00CA5281"/>
    <w:rsid w:val="00CB4C7D"/>
    <w:rsid w:val="00CC48A4"/>
    <w:rsid w:val="00CC5549"/>
    <w:rsid w:val="00D04A5D"/>
    <w:rsid w:val="00D05772"/>
    <w:rsid w:val="00D115FB"/>
    <w:rsid w:val="00D345B4"/>
    <w:rsid w:val="00D43F04"/>
    <w:rsid w:val="00D66DE0"/>
    <w:rsid w:val="00D81AA1"/>
    <w:rsid w:val="00DC3B2C"/>
    <w:rsid w:val="00DE2F1A"/>
    <w:rsid w:val="00E067DC"/>
    <w:rsid w:val="00E240C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8B221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70112-4B3F-4C9D-97A6-1C7CAECDD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33</Pages>
  <Words>46025</Words>
  <Characters>262349</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9</cp:revision>
  <dcterms:created xsi:type="dcterms:W3CDTF">2018-06-05T18:39:00Z</dcterms:created>
  <dcterms:modified xsi:type="dcterms:W3CDTF">2018-06-26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